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2CB76828"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404CC68"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w:t>
      </w:r>
      <w:proofErr w:type="spellStart"/>
      <w:r>
        <w:rPr>
          <w:shd w:val="clear" w:color="auto" w:fill="FFFFFF"/>
        </w:rPr>
        <w:t>formes</w:t>
      </w:r>
      <w:proofErr w:type="spellEnd"/>
      <w:r>
        <w:rPr>
          <w:shd w:val="clear" w:color="auto" w:fill="FFFFFF"/>
        </w:rPr>
        <w:t xml:space="preserve"> general hypothesis: Some variables impact tandem learning more than others and </w:t>
      </w:r>
      <w:proofErr w:type="spellStart"/>
      <w:r>
        <w:rPr>
          <w:shd w:val="clear" w:color="auto" w:fill="FFFFFF"/>
        </w:rPr>
        <w:t>secific</w:t>
      </w:r>
      <w:proofErr w:type="spellEnd"/>
      <w:r>
        <w:rPr>
          <w:shd w:val="clear" w:color="auto" w:fill="FFFFFF"/>
        </w:rPr>
        <w:t xml:space="preserve">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3122FD8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6A6391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507D645B"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w:t>
      </w:r>
      <w:r w:rsidR="004A1667">
        <w:t>.</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2AF9F47E" w:rsidR="009F5527" w:rsidRDefault="00527B28" w:rsidP="002258EE">
      <w:r w:rsidRPr="00527B28">
        <w:rPr>
          <w:noProof/>
        </w:rPr>
        <w:drawing>
          <wp:inline distT="0" distB="0" distL="0" distR="0" wp14:anchorId="52254A2F" wp14:editId="4CC1CD36">
            <wp:extent cx="5760720" cy="1121410"/>
            <wp:effectExtent l="0" t="0" r="0" b="2540"/>
            <wp:docPr id="1652860727" name="Picture 1"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60727" name="Picture 1" descr="A graph with a bar and a number&#10;&#10;Description automatically generated with medium confidence"/>
                    <pic:cNvPicPr/>
                  </pic:nvPicPr>
                  <pic:blipFill>
                    <a:blip r:embed="rId9"/>
                    <a:stretch>
                      <a:fillRect/>
                    </a:stretch>
                  </pic:blipFill>
                  <pic:spPr>
                    <a:xfrm>
                      <a:off x="0" y="0"/>
                      <a:ext cx="5760720" cy="1121410"/>
                    </a:xfrm>
                    <a:prstGeom prst="rect">
                      <a:avLst/>
                    </a:prstGeom>
                  </pic:spPr>
                </pic:pic>
              </a:graphicData>
            </a:graphic>
          </wp:inline>
        </w:drawing>
      </w:r>
    </w:p>
    <w:p w14:paraId="16A32573" w14:textId="132072EC" w:rsidR="003A7CF9" w:rsidRDefault="00801486" w:rsidP="002258EE">
      <w:r w:rsidRPr="00801486">
        <w:rPr>
          <w:noProof/>
        </w:rPr>
        <w:drawing>
          <wp:inline distT="0" distB="0" distL="0" distR="0" wp14:anchorId="5EE58387" wp14:editId="3FB8EFD9">
            <wp:extent cx="4114085" cy="3131820"/>
            <wp:effectExtent l="0" t="0" r="1270" b="0"/>
            <wp:docPr id="818272845"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72845" name="Picture 1" descr="A diagram of different feelings&#10;&#10;Description automatically generated"/>
                    <pic:cNvPicPr/>
                  </pic:nvPicPr>
                  <pic:blipFill>
                    <a:blip r:embed="rId10"/>
                    <a:stretch>
                      <a:fillRect/>
                    </a:stretch>
                  </pic:blipFill>
                  <pic:spPr>
                    <a:xfrm>
                      <a:off x="0" y="0"/>
                      <a:ext cx="4114775" cy="3132345"/>
                    </a:xfrm>
                    <a:prstGeom prst="rect">
                      <a:avLst/>
                    </a:prstGeom>
                  </pic:spPr>
                </pic:pic>
              </a:graphicData>
            </a:graphic>
          </wp:inline>
        </w:drawing>
      </w:r>
    </w:p>
    <w:p w14:paraId="07CACC2A" w14:textId="2EF0B141" w:rsidR="002258EE" w:rsidRDefault="002258EE" w:rsidP="002258EE">
      <w:pPr>
        <w:pStyle w:val="Heading3"/>
      </w:pPr>
      <w:r>
        <w:t>Variable importance</w:t>
      </w:r>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0EF74324" w:rsidR="00544CCD" w:rsidRDefault="00801486" w:rsidP="002258EE">
      <w:r w:rsidRPr="00801486">
        <w:rPr>
          <w:noProof/>
        </w:rPr>
        <w:lastRenderedPageBreak/>
        <w:drawing>
          <wp:inline distT="0" distB="0" distL="0" distR="0" wp14:anchorId="3ED765E3" wp14:editId="151ED7EA">
            <wp:extent cx="3838046" cy="3337560"/>
            <wp:effectExtent l="0" t="0" r="0" b="0"/>
            <wp:docPr id="799059125" name="Picture 1" descr="A graph with a flag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59125" name="Picture 1" descr="A graph with a flag and text&#10;&#10;Description automatically generated with medium confidence"/>
                    <pic:cNvPicPr/>
                  </pic:nvPicPr>
                  <pic:blipFill>
                    <a:blip r:embed="rId12"/>
                    <a:stretch>
                      <a:fillRect/>
                    </a:stretch>
                  </pic:blipFill>
                  <pic:spPr>
                    <a:xfrm>
                      <a:off x="0" y="0"/>
                      <a:ext cx="3840380" cy="3339590"/>
                    </a:xfrm>
                    <a:prstGeom prst="rect">
                      <a:avLst/>
                    </a:prstGeom>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758D5C"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 The dataset was also slightly unbalanced as ...</w:t>
      </w:r>
      <w:r w:rsidR="00AD774E">
        <w:t xml:space="preserve"> We also did not include how group composition (different gender, personalities ,...)</w:t>
      </w:r>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lastRenderedPageBreak/>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lastRenderedPageBreak/>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lastRenderedPageBreak/>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lastRenderedPageBreak/>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D035A"/>
    <w:rsid w:val="000D75BD"/>
    <w:rsid w:val="000D7CA2"/>
    <w:rsid w:val="00111EF0"/>
    <w:rsid w:val="00114F5B"/>
    <w:rsid w:val="00120705"/>
    <w:rsid w:val="00127C86"/>
    <w:rsid w:val="0014394E"/>
    <w:rsid w:val="00143EA3"/>
    <w:rsid w:val="00155965"/>
    <w:rsid w:val="00155FC5"/>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A7CF9"/>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B08F7"/>
    <w:rsid w:val="005D03D9"/>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1486"/>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1C8E"/>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A7BA9"/>
    <w:rsid w:val="00EB3DFF"/>
    <w:rsid w:val="00EC09CD"/>
    <w:rsid w:val="00EC35E4"/>
    <w:rsid w:val="00EC4BEC"/>
    <w:rsid w:val="00EF35A1"/>
    <w:rsid w:val="00EF35CA"/>
    <w:rsid w:val="00EF592B"/>
    <w:rsid w:val="00F079FF"/>
    <w:rsid w:val="00F50E8A"/>
    <w:rsid w:val="00F52625"/>
    <w:rsid w:val="00F54530"/>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0</TotalTime>
  <Pages>15</Pages>
  <Words>18811</Words>
  <Characters>107223</Characters>
  <Application>Microsoft Office Word</Application>
  <DocSecurity>0</DocSecurity>
  <Lines>893</Lines>
  <Paragraphs>2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59</cp:revision>
  <cp:lastPrinted>2023-09-30T17:21:00Z</cp:lastPrinted>
  <dcterms:created xsi:type="dcterms:W3CDTF">2023-09-23T17:00:00Z</dcterms:created>
  <dcterms:modified xsi:type="dcterms:W3CDTF">2023-11-3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